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701978" w14:textId="4BAD5832" w:rsidR="00BF0BCD" w:rsidRDefault="00041B86">
      <w:pPr>
        <w:rPr>
          <w:rFonts w:ascii="Helvetica" w:eastAsia="Times New Roman" w:hAnsi="Helvetica" w:cs="Times New Roman"/>
          <w:color w:val="000000"/>
          <w:kern w:val="0"/>
          <w:sz w:val="18"/>
          <w:szCs w:val="18"/>
          <w:shd w:val="clear" w:color="auto" w:fill="FFFFFF"/>
          <w14:ligatures w14:val="none"/>
        </w:rPr>
      </w:pPr>
      <w:bookmarkStart w:id="0" w:name="_GoBack"/>
      <w:bookmarkEnd w:id="0"/>
      <w:r w:rsidRPr="00831078">
        <w:rPr>
          <w:rFonts w:ascii="Helvetica" w:eastAsia="Times New Roman" w:hAnsi="Helvetica" w:cs="Times New Roman"/>
          <w:color w:val="000000"/>
          <w:kern w:val="0"/>
          <w:sz w:val="18"/>
          <w:szCs w:val="18"/>
          <w:shd w:val="clear" w:color="auto" w:fill="FFFFFF"/>
          <w14:ligatures w14:val="none"/>
        </w:rPr>
        <w:t>Supplementary File 1</w:t>
      </w:r>
    </w:p>
    <w:p w14:paraId="48599D1C" w14:textId="77777777" w:rsidR="00041B86" w:rsidRDefault="00041B86">
      <w:pPr>
        <w:rPr>
          <w:rFonts w:ascii="Helvetica" w:eastAsia="Times New Roman" w:hAnsi="Helvetica" w:cs="Times New Roman"/>
          <w:color w:val="000000"/>
          <w:kern w:val="0"/>
          <w:sz w:val="18"/>
          <w:szCs w:val="18"/>
          <w:shd w:val="clear" w:color="auto" w:fill="FFFFFF"/>
          <w14:ligatures w14:val="none"/>
        </w:rPr>
      </w:pPr>
    </w:p>
    <w:p w14:paraId="516FC6EB" w14:textId="77777777" w:rsidR="00041B86" w:rsidRDefault="00041B86" w:rsidP="00041B86">
      <w:pPr>
        <w:adjustRightInd w:val="0"/>
        <w:snapToGrid w:val="0"/>
        <w:jc w:val="both"/>
        <w:rPr>
          <w:rFonts w:ascii="Arial" w:hAnsi="Arial" w:cs="Arial"/>
          <w:b/>
        </w:rPr>
      </w:pPr>
    </w:p>
    <w:tbl>
      <w:tblPr>
        <w:tblStyle w:val="PlainTable11"/>
        <w:tblW w:w="0" w:type="auto"/>
        <w:tblLayout w:type="fixed"/>
        <w:tblLook w:val="04A0" w:firstRow="1" w:lastRow="0" w:firstColumn="1" w:lastColumn="0" w:noHBand="0" w:noVBand="1"/>
      </w:tblPr>
      <w:tblGrid>
        <w:gridCol w:w="1577"/>
        <w:gridCol w:w="2610"/>
        <w:gridCol w:w="1898"/>
        <w:gridCol w:w="3164"/>
      </w:tblGrid>
      <w:tr w:rsidR="00041B86" w14:paraId="4AD2D017" w14:textId="77777777" w:rsidTr="0028743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7" w:type="dxa"/>
          </w:tcPr>
          <w:p w14:paraId="482F1458" w14:textId="77777777" w:rsidR="00041B86" w:rsidRDefault="00041B86" w:rsidP="00287435">
            <w:r>
              <w:t xml:space="preserve">Citation </w:t>
            </w:r>
          </w:p>
        </w:tc>
        <w:tc>
          <w:tcPr>
            <w:tcW w:w="2610" w:type="dxa"/>
          </w:tcPr>
          <w:p w14:paraId="512C3ED2" w14:textId="77777777" w:rsidR="00041B86" w:rsidRDefault="00041B86" w:rsidP="00287435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Native Mitochondrial sAC localization  </w:t>
            </w:r>
          </w:p>
        </w:tc>
        <w:tc>
          <w:tcPr>
            <w:tcW w:w="1898" w:type="dxa"/>
          </w:tcPr>
          <w:p w14:paraId="2972E9BD" w14:textId="77777777" w:rsidR="00041B86" w:rsidRDefault="00041B86" w:rsidP="00287435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Role of PKA</w:t>
            </w:r>
          </w:p>
        </w:tc>
        <w:tc>
          <w:tcPr>
            <w:tcW w:w="3164" w:type="dxa"/>
          </w:tcPr>
          <w:p w14:paraId="387DBD45" w14:textId="77777777" w:rsidR="00041B86" w:rsidRDefault="00041B86" w:rsidP="00287435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Physiological role of sAC signaling </w:t>
            </w:r>
          </w:p>
        </w:tc>
      </w:tr>
      <w:tr w:rsidR="00041B86" w14:paraId="71F4B3E9" w14:textId="77777777" w:rsidTr="002874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7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7" w:type="dxa"/>
          </w:tcPr>
          <w:p w14:paraId="1485DBE6" w14:textId="77777777" w:rsidR="00041B86" w:rsidRPr="008B598E" w:rsidRDefault="00041B86" w:rsidP="00287435">
            <w:pPr>
              <w:rPr>
                <w:b w:val="0"/>
                <w:bCs w:val="0"/>
              </w:rPr>
            </w:pPr>
            <w:r w:rsidRPr="00FA18E6">
              <w:t>Manfredi</w:t>
            </w:r>
            <w:r w:rsidRPr="00FA18E6">
              <w:rPr>
                <w:b w:val="0"/>
                <w:bCs w:val="0"/>
              </w:rPr>
              <w:t xml:space="preserve"> and coworkers</w:t>
            </w:r>
            <w:r w:rsidRPr="00FA18E6">
              <w:fldChar w:fldCharType="begin">
                <w:fldData xml:space="preserve">PEVuZE5vdGU+PENpdGU+PEF1dGhvcj5BY2luLVBlcmV6PC9BdXRob3I+PFllYXI+MjAwOTwvWWVh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Y2luLVBlcmV6PC9BdXRob3I+PFllYXI+MjAwOTwvWWVh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FA18E6">
              <w:fldChar w:fldCharType="separate"/>
            </w:r>
            <w:r w:rsidRPr="00075CF6">
              <w:rPr>
                <w:b w:val="0"/>
                <w:bCs w:val="0"/>
                <w:noProof/>
                <w:vertAlign w:val="superscript"/>
              </w:rPr>
              <w:t>34, 40-42</w:t>
            </w:r>
            <w:r w:rsidRPr="00FA18E6">
              <w:fldChar w:fldCharType="end"/>
            </w:r>
            <w:r w:rsidRPr="00FA18E6">
              <w:rPr>
                <w:b w:val="0"/>
                <w:bCs w:val="0"/>
              </w:rPr>
              <w:t xml:space="preserve"> </w:t>
            </w:r>
          </w:p>
        </w:tc>
        <w:tc>
          <w:tcPr>
            <w:tcW w:w="2610" w:type="dxa"/>
          </w:tcPr>
          <w:p w14:paraId="6E51BC5A" w14:textId="77777777" w:rsidR="00041B86" w:rsidRDefault="00041B86" w:rsidP="0028743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Matrix </w:t>
            </w:r>
          </w:p>
        </w:tc>
        <w:tc>
          <w:tcPr>
            <w:tcW w:w="1898" w:type="dxa"/>
            <w:tcBorders>
              <w:bottom w:val="single" w:sz="4" w:space="0" w:color="BFBFBF" w:themeColor="background1" w:themeShade="BF"/>
            </w:tcBorders>
          </w:tcPr>
          <w:p w14:paraId="50B3B291" w14:textId="77777777" w:rsidR="00041B86" w:rsidRDefault="00041B86" w:rsidP="0028743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PKA-dependent</w:t>
            </w:r>
          </w:p>
        </w:tc>
        <w:tc>
          <w:tcPr>
            <w:tcW w:w="3164" w:type="dxa"/>
          </w:tcPr>
          <w:p w14:paraId="18D657D8" w14:textId="77777777" w:rsidR="00041B86" w:rsidRDefault="00041B86" w:rsidP="0028743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Sensing nutrient availability </w:t>
            </w:r>
          </w:p>
        </w:tc>
      </w:tr>
      <w:tr w:rsidR="00041B86" w14:paraId="5AD0678B" w14:textId="77777777" w:rsidTr="00287435">
        <w:trPr>
          <w:trHeight w:val="5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7" w:type="dxa"/>
          </w:tcPr>
          <w:p w14:paraId="53A6E58F" w14:textId="77777777" w:rsidR="00041B86" w:rsidRPr="008B598E" w:rsidRDefault="00041B86" w:rsidP="00287435">
            <w:pPr>
              <w:rPr>
                <w:b w:val="0"/>
                <w:bCs w:val="0"/>
              </w:rPr>
            </w:pPr>
            <w:r w:rsidRPr="00FA18E6">
              <w:t xml:space="preserve">Balaban </w:t>
            </w:r>
            <w:r w:rsidRPr="00FA18E6">
              <w:rPr>
                <w:b w:val="0"/>
                <w:bCs w:val="0"/>
              </w:rPr>
              <w:t>and coworkers</w:t>
            </w:r>
            <w:r w:rsidRPr="00FA18E6">
              <w:fldChar w:fldCharType="begin">
                <w:fldData xml:space="preserve">PEVuZE5vdGU+PENpdGU+PEF1dGhvcj5Db3ZpYW48L0F1dGhvcj48WWVhcj4yMDE0PC9ZZWFyPjxS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</w:fldData>
              </w:fldChar>
            </w:r>
            <w:r>
              <w:rPr>
                <w:b w:val="0"/>
                <w:bCs w:val="0"/>
              </w:rPr>
              <w:instrText xml:space="preserve"> ADDIN EN.CITE </w:instrText>
            </w:r>
            <w:r>
              <w:fldChar w:fldCharType="begin">
                <w:fldData xml:space="preserve">PEVuZE5vdGU+PENpdGU+PEF1dGhvcj5Db3ZpYW48L0F1dGhvcj48WWVhcj4yMDE0PC9ZZWFyPjxS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</w:fldData>
              </w:fldChar>
            </w:r>
            <w:r>
              <w:rPr>
                <w:b w:val="0"/>
                <w:bCs w:val="0"/>
              </w:rPr>
              <w:instrText xml:space="preserve"> ADDIN EN.CITE.DATA </w:instrText>
            </w:r>
            <w:r>
              <w:fldChar w:fldCharType="end"/>
            </w:r>
            <w:r w:rsidRPr="00FA18E6">
              <w:fldChar w:fldCharType="separate"/>
            </w:r>
            <w:r w:rsidRPr="00075CF6">
              <w:rPr>
                <w:b w:val="0"/>
                <w:bCs w:val="0"/>
                <w:noProof/>
                <w:vertAlign w:val="superscript"/>
              </w:rPr>
              <w:t>43</w:t>
            </w:r>
            <w:r w:rsidRPr="00FA18E6">
              <w:fldChar w:fldCharType="end"/>
            </w:r>
          </w:p>
        </w:tc>
        <w:tc>
          <w:tcPr>
            <w:tcW w:w="2610" w:type="dxa"/>
          </w:tcPr>
          <w:p w14:paraId="44C178CA" w14:textId="77777777" w:rsidR="00041B86" w:rsidRPr="00D827D2" w:rsidRDefault="00041B86" w:rsidP="0028743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27D2">
              <w:t>ND</w:t>
            </w:r>
          </w:p>
        </w:tc>
        <w:tc>
          <w:tcPr>
            <w:tcW w:w="1898" w:type="dxa"/>
            <w:tcBorders>
              <w:bottom w:val="single" w:sz="4" w:space="0" w:color="BFBFBF" w:themeColor="background1" w:themeShade="BF"/>
            </w:tcBorders>
            <w:shd w:val="clear" w:color="auto" w:fill="FF9CBE"/>
          </w:tcPr>
          <w:p w14:paraId="4D43AF0E" w14:textId="77777777" w:rsidR="00041B86" w:rsidRPr="00D827D2" w:rsidRDefault="00041B86" w:rsidP="0028743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27D2">
              <w:t>PKA-independent</w:t>
            </w:r>
          </w:p>
        </w:tc>
        <w:tc>
          <w:tcPr>
            <w:tcW w:w="3164" w:type="dxa"/>
          </w:tcPr>
          <w:p w14:paraId="389F857A" w14:textId="77777777" w:rsidR="00041B86" w:rsidRPr="00D827D2" w:rsidRDefault="00041B86" w:rsidP="0028743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27D2">
              <w:t>ND</w:t>
            </w:r>
          </w:p>
        </w:tc>
      </w:tr>
      <w:tr w:rsidR="00041B86" w14:paraId="50C2A933" w14:textId="77777777" w:rsidTr="002874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7" w:type="dxa"/>
          </w:tcPr>
          <w:p w14:paraId="0821319E" w14:textId="77777777" w:rsidR="00041B86" w:rsidRPr="008B598E" w:rsidRDefault="00041B86" w:rsidP="00287435">
            <w:pPr>
              <w:pStyle w:val="NormalWeb"/>
              <w:shd w:val="clear" w:color="auto" w:fill="FFFFFF"/>
              <w:rPr>
                <w:b w:val="0"/>
                <w:bCs w:val="0"/>
              </w:rPr>
            </w:pPr>
            <w:proofErr w:type="spellStart"/>
            <w:r w:rsidRPr="008B598E">
              <w:rPr>
                <w:sz w:val="20"/>
                <w:szCs w:val="20"/>
              </w:rPr>
              <w:t>Lefkimmiatis</w:t>
            </w:r>
            <w:proofErr w:type="spellEnd"/>
            <w:r w:rsidRPr="008B598E">
              <w:rPr>
                <w:sz w:val="20"/>
                <w:szCs w:val="20"/>
              </w:rPr>
              <w:t xml:space="preserve"> </w:t>
            </w:r>
          </w:p>
          <w:p w14:paraId="7C792002" w14:textId="77777777" w:rsidR="00041B86" w:rsidRPr="008B598E" w:rsidRDefault="00041B86" w:rsidP="00287435">
            <w:pPr>
              <w:rPr>
                <w:b w:val="0"/>
                <w:bCs w:val="0"/>
              </w:rPr>
            </w:pPr>
            <w:r w:rsidRPr="00FA18E6">
              <w:t xml:space="preserve"> </w:t>
            </w:r>
            <w:r w:rsidRPr="00FA18E6">
              <w:fldChar w:fldCharType="begin">
                <w:fldData xml:space="preserve">PEVuZE5vdGU+PENpdGU+PEF1dGhvcj5MZWZraW1taWF0aXM8L0F1dGhvcj48WWVhcj4yMDEzPC9Z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ZWZraW1taWF0aXM8L0F1dGhvcj48WWVhcj4yMDEzPC9Z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FA18E6">
              <w:fldChar w:fldCharType="separate"/>
            </w:r>
            <w:r w:rsidRPr="00075CF6">
              <w:rPr>
                <w:b w:val="0"/>
                <w:bCs w:val="0"/>
                <w:noProof/>
                <w:vertAlign w:val="superscript"/>
              </w:rPr>
              <w:t>23, 44</w:t>
            </w:r>
            <w:r w:rsidRPr="00FA18E6">
              <w:fldChar w:fldCharType="end"/>
            </w:r>
          </w:p>
        </w:tc>
        <w:tc>
          <w:tcPr>
            <w:tcW w:w="2610" w:type="dxa"/>
          </w:tcPr>
          <w:p w14:paraId="4DCDF3F9" w14:textId="77777777" w:rsidR="00041B86" w:rsidRPr="00D827D2" w:rsidRDefault="00041B86" w:rsidP="0028743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27D2">
              <w:t>ND</w:t>
            </w:r>
          </w:p>
        </w:tc>
        <w:tc>
          <w:tcPr>
            <w:tcW w:w="1898" w:type="dxa"/>
            <w:tcBorders>
              <w:bottom w:val="single" w:sz="4" w:space="0" w:color="BFBFBF" w:themeColor="background1" w:themeShade="BF"/>
            </w:tcBorders>
            <w:shd w:val="clear" w:color="auto" w:fill="FF9CBE"/>
          </w:tcPr>
          <w:p w14:paraId="71156C0C" w14:textId="77777777" w:rsidR="00041B86" w:rsidRPr="00D827D2" w:rsidRDefault="00041B86" w:rsidP="0028743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27D2">
              <w:t>PKA-independent</w:t>
            </w:r>
          </w:p>
        </w:tc>
        <w:tc>
          <w:tcPr>
            <w:tcW w:w="3164" w:type="dxa"/>
            <w:tcBorders>
              <w:bottom w:val="single" w:sz="4" w:space="0" w:color="BFBFBF" w:themeColor="background1" w:themeShade="BF"/>
            </w:tcBorders>
          </w:tcPr>
          <w:p w14:paraId="5DDF0B55" w14:textId="77777777" w:rsidR="00041B86" w:rsidRPr="00D827D2" w:rsidRDefault="00041B86" w:rsidP="0028743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27D2">
              <w:t>ND</w:t>
            </w:r>
          </w:p>
        </w:tc>
      </w:tr>
      <w:tr w:rsidR="00041B86" w14:paraId="1605DD82" w14:textId="77777777" w:rsidTr="00287435">
        <w:trPr>
          <w:trHeight w:val="10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7" w:type="dxa"/>
          </w:tcPr>
          <w:p w14:paraId="56E1E3E4" w14:textId="77777777" w:rsidR="00041B86" w:rsidRPr="00FA18E6" w:rsidRDefault="00041B86" w:rsidP="00287435">
            <w:r w:rsidRPr="00FA18E6">
              <w:t>Brenner</w:t>
            </w:r>
            <w:r>
              <w:t xml:space="preserve"> </w:t>
            </w:r>
            <w:r w:rsidRPr="00FA18E6">
              <w:rPr>
                <w:b w:val="0"/>
                <w:bCs w:val="0"/>
              </w:rPr>
              <w:t>and coworkers</w:t>
            </w:r>
            <w:r w:rsidRPr="00FA18E6">
              <w:t xml:space="preserve"> </w:t>
            </w:r>
            <w:r w:rsidRPr="00FA18E6">
              <w:fldChar w:fldCharType="begin"/>
            </w:r>
            <w:r>
              <w:instrText xml:space="preserve"> ADDIN EN.CITE &lt;EndNote&gt;&lt;Cite&gt;&lt;Author&gt;Wang&lt;/Author&gt;&lt;Year&gt;2016&lt;/Year&gt;&lt;RecNum&gt;108359&lt;/RecNum&gt;&lt;DisplayText&gt;&lt;style face="superscript"&gt;45&lt;/style&gt;&lt;/DisplayText&gt;&lt;record&gt;&lt;rec-number&gt;108359&lt;/rec-number&gt;&lt;foreign-keys&gt;&lt;key app="EN" db-id="fd5wz9xw55sffset29m5t553rrervepf0vva" timestamp="1619630665" guid="cd06616e-48de-416b-acc7-5ef1b7e72709"&gt;108359&lt;/key&gt;&lt;/foreign-keys&gt;&lt;ref-type name="Journal Article"&gt;17&lt;/ref-type&gt;&lt;contributors&gt;&lt;authors&gt;&lt;author&gt;Wang, Z.&lt;/author&gt;&lt;author&gt;Liu, D.&lt;/author&gt;&lt;author&gt;Varin, A.&lt;/author&gt;&lt;author&gt;Nicolas, V.&lt;/author&gt;&lt;author&gt;Courilleau, D.&lt;/author&gt;&lt;author&gt;Mateo, P.&lt;/author&gt;&lt;author&gt;Caubere, C.&lt;/author&gt;&lt;author&gt;Rouet, P.&lt;/author&gt;&lt;author&gt;Gomez, A. M.&lt;/author&gt;&lt;author&gt;Vandecasteele, G.&lt;/author&gt;&lt;author&gt;Fischmeister, R.&lt;/author&gt;&lt;author&gt;Brenner, C.&lt;/author&gt;&lt;/authors&gt;&lt;/contributors&gt;&lt;auth-address&gt;INSERM UMR-S 1180, Faculte de Pharmacie, Universite Paris-Sud, Universite Paris-Saclay, Chatenay-Malabry, France.&amp;#xD;UMS-IPSIT, Universite Paris-Sud, Universite Paris-Saclay, Chatenay-Malabry, France.&amp;#xD;INSERM I2MC, UMR 1048, Universite Paul Sabatier, Toulouse, France.&lt;/auth-address&gt;&lt;titles&gt;&lt;title&gt;A cardiac mitochondrial cAMP signaling pathway regulates calcium accumulation, permeability transition and cell death&lt;/title&gt;&lt;secondary-title&gt;Cell Death Dis&lt;/secondary-title&gt;&lt;alt-title&gt;Cell death &amp;amp; disease&lt;/alt-title&gt;&lt;/titles&gt;&lt;periodical&gt;&lt;full-title&gt;Cell Death Dis&lt;/full-title&gt;&lt;/periodical&gt;&lt;pages&gt;e2198&lt;/pages&gt;&lt;volume&gt;7&lt;/volume&gt;&lt;edition&gt;2016/04/23&lt;/edition&gt;&lt;dates&gt;&lt;year&gt;2016&lt;/year&gt;&lt;/dates&gt;&lt;accession-num&gt;27100892&lt;/accession-num&gt;&lt;urls&gt;&lt;/urls&gt;&lt;custom2&gt;PMC4855650&lt;/custom2&gt;&lt;electronic-resource-num&gt;10.1038/cddis.2016.106&lt;/electronic-resource-num&gt;&lt;remote-database-provider&gt;NLM&lt;/remote-database-provider&gt;&lt;language&gt;eng&lt;/language&gt;&lt;/record&gt;&lt;/Cite&gt;&lt;/EndNote&gt;</w:instrText>
            </w:r>
            <w:r w:rsidRPr="00FA18E6">
              <w:fldChar w:fldCharType="separate"/>
            </w:r>
            <w:r w:rsidRPr="00075CF6">
              <w:rPr>
                <w:b w:val="0"/>
                <w:bCs w:val="0"/>
                <w:noProof/>
                <w:vertAlign w:val="superscript"/>
              </w:rPr>
              <w:t>45</w:t>
            </w:r>
            <w:r w:rsidRPr="00FA18E6">
              <w:fldChar w:fldCharType="end"/>
            </w:r>
            <w:r w:rsidRPr="00FA18E6">
              <w:t xml:space="preserve"> </w:t>
            </w:r>
          </w:p>
          <w:p w14:paraId="32F07DEB" w14:textId="77777777" w:rsidR="00041B86" w:rsidRPr="008B598E" w:rsidRDefault="00041B86" w:rsidP="00287435">
            <w:pPr>
              <w:rPr>
                <w:b w:val="0"/>
                <w:bCs w:val="0"/>
              </w:rPr>
            </w:pPr>
          </w:p>
        </w:tc>
        <w:tc>
          <w:tcPr>
            <w:tcW w:w="2610" w:type="dxa"/>
            <w:tcBorders>
              <w:bottom w:val="single" w:sz="4" w:space="0" w:color="BFBFBF" w:themeColor="background1" w:themeShade="BF"/>
            </w:tcBorders>
          </w:tcPr>
          <w:p w14:paraId="4F1B5CEA" w14:textId="77777777" w:rsidR="00041B86" w:rsidRPr="00D827D2" w:rsidRDefault="00041B86" w:rsidP="0028743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27D2">
              <w:t>ND</w:t>
            </w:r>
          </w:p>
        </w:tc>
        <w:tc>
          <w:tcPr>
            <w:tcW w:w="1898" w:type="dxa"/>
            <w:tcBorders>
              <w:bottom w:val="single" w:sz="4" w:space="0" w:color="BFBFBF" w:themeColor="background1" w:themeShade="BF"/>
            </w:tcBorders>
            <w:shd w:val="clear" w:color="auto" w:fill="FF9CBE"/>
          </w:tcPr>
          <w:p w14:paraId="67C84DDA" w14:textId="77777777" w:rsidR="00041B86" w:rsidRPr="00D827D2" w:rsidRDefault="00041B86" w:rsidP="0028743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27D2">
              <w:t>PKA-independent</w:t>
            </w:r>
          </w:p>
        </w:tc>
        <w:tc>
          <w:tcPr>
            <w:tcW w:w="3164" w:type="dxa"/>
            <w:tcBorders>
              <w:bottom w:val="single" w:sz="4" w:space="0" w:color="BFBFBF" w:themeColor="background1" w:themeShade="BF"/>
            </w:tcBorders>
            <w:shd w:val="clear" w:color="auto" w:fill="FF9CBE"/>
          </w:tcPr>
          <w:p w14:paraId="0A5FA407" w14:textId="77777777" w:rsidR="00041B86" w:rsidRPr="00D827D2" w:rsidRDefault="00041B86" w:rsidP="0028743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27D2">
              <w:t xml:space="preserve">Regulates calcium accumulation, permeability transition and cell </w:t>
            </w:r>
            <w:proofErr w:type="gramStart"/>
            <w:r w:rsidRPr="00D827D2">
              <w:t>death</w:t>
            </w:r>
            <w:proofErr w:type="gramEnd"/>
            <w:r w:rsidRPr="00D827D2">
              <w:t xml:space="preserve"> </w:t>
            </w:r>
          </w:p>
          <w:p w14:paraId="12244F60" w14:textId="77777777" w:rsidR="00041B86" w:rsidRPr="00D827D2" w:rsidRDefault="00041B86" w:rsidP="0028743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041B86" w14:paraId="25C29717" w14:textId="77777777" w:rsidTr="002874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77" w:type="dxa"/>
          </w:tcPr>
          <w:p w14:paraId="7A0F9093" w14:textId="77777777" w:rsidR="00041B86" w:rsidRPr="008B598E" w:rsidRDefault="00041B86" w:rsidP="00287435">
            <w:pPr>
              <w:rPr>
                <w:b w:val="0"/>
                <w:bCs w:val="0"/>
              </w:rPr>
            </w:pPr>
            <w:r w:rsidRPr="00FA18E6">
              <w:rPr>
                <w:b w:val="0"/>
                <w:bCs w:val="0"/>
              </w:rPr>
              <w:t>This paper</w:t>
            </w:r>
          </w:p>
        </w:tc>
        <w:tc>
          <w:tcPr>
            <w:tcW w:w="2610" w:type="dxa"/>
            <w:shd w:val="clear" w:color="auto" w:fill="FF9CBE"/>
          </w:tcPr>
          <w:p w14:paraId="422A5B20" w14:textId="77777777" w:rsidR="00041B86" w:rsidRDefault="00041B86" w:rsidP="0028743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m</w:t>
            </w:r>
            <w:r w:rsidRPr="008B598E">
              <w:rPr>
                <w:shd w:val="clear" w:color="auto" w:fill="FF9CBE"/>
              </w:rPr>
              <w:t>itochondrial inter membrane space</w:t>
            </w:r>
          </w:p>
        </w:tc>
        <w:tc>
          <w:tcPr>
            <w:tcW w:w="1898" w:type="dxa"/>
            <w:shd w:val="clear" w:color="auto" w:fill="FF9CBE"/>
          </w:tcPr>
          <w:p w14:paraId="6DF6C10D" w14:textId="77777777" w:rsidR="00041B86" w:rsidRDefault="00041B86" w:rsidP="0028743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PKA-independent</w:t>
            </w:r>
          </w:p>
        </w:tc>
        <w:tc>
          <w:tcPr>
            <w:tcW w:w="3164" w:type="dxa"/>
            <w:shd w:val="clear" w:color="auto" w:fill="FF9CBE"/>
          </w:tcPr>
          <w:p w14:paraId="2E58F52D" w14:textId="77777777" w:rsidR="00041B86" w:rsidRDefault="00041B86" w:rsidP="0028743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Sensing substrate consumption - mechano-metabolic sensor </w:t>
            </w:r>
          </w:p>
        </w:tc>
      </w:tr>
    </w:tbl>
    <w:p w14:paraId="352B1BBB" w14:textId="77777777" w:rsidR="00041B86" w:rsidRDefault="00041B86" w:rsidP="00041B86">
      <w:pPr>
        <w:autoSpaceDE w:val="0"/>
        <w:autoSpaceDN w:val="0"/>
        <w:adjustRightInd w:val="0"/>
        <w:rPr>
          <w:rFonts w:ascii="Arial" w:hAnsi="Arial" w:cs="Arial"/>
          <w:color w:val="000000"/>
          <w:vertAlign w:val="subscript"/>
        </w:rPr>
      </w:pPr>
    </w:p>
    <w:p w14:paraId="51D3AE9F" w14:textId="77777777" w:rsidR="00041B86" w:rsidRPr="00726CB6" w:rsidRDefault="00041B86" w:rsidP="00041B86">
      <w:pPr>
        <w:autoSpaceDE w:val="0"/>
        <w:autoSpaceDN w:val="0"/>
        <w:adjustRightInd w:val="0"/>
        <w:rPr>
          <w:rFonts w:ascii="Arial" w:hAnsi="Arial" w:cs="Arial"/>
          <w:bCs/>
          <w:color w:val="000000"/>
          <w:sz w:val="18"/>
          <w:szCs w:val="18"/>
          <w:vertAlign w:val="subscript"/>
        </w:rPr>
      </w:pPr>
      <w:bookmarkStart w:id="1" w:name="SI_table1"/>
      <w:bookmarkEnd w:id="1"/>
      <w:r w:rsidRPr="00831078">
        <w:rPr>
          <w:rFonts w:ascii="Helvetica" w:eastAsia="Times New Roman" w:hAnsi="Helvetica" w:cs="Times New Roman"/>
          <w:b/>
          <w:bCs/>
          <w:color w:val="000000"/>
          <w:kern w:val="0"/>
          <w:sz w:val="18"/>
          <w:szCs w:val="18"/>
          <w:shd w:val="clear" w:color="auto" w:fill="FFFFFF"/>
          <w14:ligatures w14:val="none"/>
        </w:rPr>
        <w:t>Supplementary File 1</w:t>
      </w:r>
      <w:r w:rsidRPr="00757D78">
        <w:rPr>
          <w:rFonts w:ascii="Helvetica" w:hAnsi="Helvetica"/>
          <w:b/>
          <w:bCs/>
          <w:color w:val="000000"/>
          <w:sz w:val="18"/>
          <w:szCs w:val="18"/>
          <w:shd w:val="clear" w:color="auto" w:fill="FFFFFF"/>
        </w:rPr>
        <w:t>.</w:t>
      </w:r>
      <w:r w:rsidRPr="00726CB6">
        <w:rPr>
          <w:rFonts w:ascii="Helvetica" w:hAnsi="Helvetica" w:cs="Helvetica"/>
          <w:b/>
          <w:color w:val="000000"/>
          <w:sz w:val="18"/>
          <w:szCs w:val="18"/>
        </w:rPr>
        <w:t xml:space="preserve"> </w:t>
      </w:r>
      <w:r w:rsidRPr="00726CB6">
        <w:rPr>
          <w:rFonts w:ascii="Helvetica" w:hAnsi="Helvetica" w:cs="Helvetica"/>
          <w:bCs/>
          <w:color w:val="000000"/>
          <w:sz w:val="18"/>
          <w:szCs w:val="18"/>
        </w:rPr>
        <w:t xml:space="preserve">Mechanistic findings by investigations of sAC and its role in mitochondria.  </w:t>
      </w:r>
    </w:p>
    <w:p w14:paraId="14964B62" w14:textId="77777777" w:rsidR="00041B86" w:rsidRDefault="00041B86"/>
    <w:sectPr w:rsidR="00041B86" w:rsidSect="004C32C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41B86"/>
    <w:rsid w:val="00017707"/>
    <w:rsid w:val="00041B86"/>
    <w:rsid w:val="00070E3D"/>
    <w:rsid w:val="00082842"/>
    <w:rsid w:val="00090519"/>
    <w:rsid w:val="000B49D7"/>
    <w:rsid w:val="000C4E31"/>
    <w:rsid w:val="000C5DB6"/>
    <w:rsid w:val="000E5592"/>
    <w:rsid w:val="00111FCA"/>
    <w:rsid w:val="00156192"/>
    <w:rsid w:val="00166850"/>
    <w:rsid w:val="00180081"/>
    <w:rsid w:val="00197A98"/>
    <w:rsid w:val="001B2E90"/>
    <w:rsid w:val="001B5225"/>
    <w:rsid w:val="001E071D"/>
    <w:rsid w:val="00216C4E"/>
    <w:rsid w:val="00233C2C"/>
    <w:rsid w:val="002368DD"/>
    <w:rsid w:val="0024661B"/>
    <w:rsid w:val="002508A6"/>
    <w:rsid w:val="00250C42"/>
    <w:rsid w:val="00261A93"/>
    <w:rsid w:val="00267114"/>
    <w:rsid w:val="002767D7"/>
    <w:rsid w:val="002B6E9A"/>
    <w:rsid w:val="002C1B05"/>
    <w:rsid w:val="002C34BC"/>
    <w:rsid w:val="002D0DCC"/>
    <w:rsid w:val="002E7BED"/>
    <w:rsid w:val="00312C01"/>
    <w:rsid w:val="00325A0B"/>
    <w:rsid w:val="00336DAA"/>
    <w:rsid w:val="00340B42"/>
    <w:rsid w:val="00371D45"/>
    <w:rsid w:val="00371E51"/>
    <w:rsid w:val="0038748B"/>
    <w:rsid w:val="00397977"/>
    <w:rsid w:val="003A7B5C"/>
    <w:rsid w:val="003B014D"/>
    <w:rsid w:val="003B6948"/>
    <w:rsid w:val="003C6F48"/>
    <w:rsid w:val="003D1071"/>
    <w:rsid w:val="003D6A42"/>
    <w:rsid w:val="003E5A4D"/>
    <w:rsid w:val="004050B8"/>
    <w:rsid w:val="00406C2D"/>
    <w:rsid w:val="00411E1D"/>
    <w:rsid w:val="0041393E"/>
    <w:rsid w:val="0044084A"/>
    <w:rsid w:val="00473728"/>
    <w:rsid w:val="00486D61"/>
    <w:rsid w:val="004A2D15"/>
    <w:rsid w:val="004A5AB1"/>
    <w:rsid w:val="004A78D9"/>
    <w:rsid w:val="004B6325"/>
    <w:rsid w:val="004C32CB"/>
    <w:rsid w:val="004D33C4"/>
    <w:rsid w:val="004D74B9"/>
    <w:rsid w:val="004E0260"/>
    <w:rsid w:val="004F4625"/>
    <w:rsid w:val="004F7ADA"/>
    <w:rsid w:val="0051362F"/>
    <w:rsid w:val="00516580"/>
    <w:rsid w:val="005201D7"/>
    <w:rsid w:val="00525E29"/>
    <w:rsid w:val="00567040"/>
    <w:rsid w:val="005673F4"/>
    <w:rsid w:val="0058469B"/>
    <w:rsid w:val="0058728C"/>
    <w:rsid w:val="005875CE"/>
    <w:rsid w:val="005A1095"/>
    <w:rsid w:val="005C3572"/>
    <w:rsid w:val="0060643C"/>
    <w:rsid w:val="00610F52"/>
    <w:rsid w:val="00617720"/>
    <w:rsid w:val="006751A3"/>
    <w:rsid w:val="00681DF9"/>
    <w:rsid w:val="0069471A"/>
    <w:rsid w:val="006E0ABD"/>
    <w:rsid w:val="006F5F44"/>
    <w:rsid w:val="00702FA6"/>
    <w:rsid w:val="00720D25"/>
    <w:rsid w:val="007272CF"/>
    <w:rsid w:val="00743953"/>
    <w:rsid w:val="00745858"/>
    <w:rsid w:val="007474AB"/>
    <w:rsid w:val="00775C6C"/>
    <w:rsid w:val="00787601"/>
    <w:rsid w:val="007B4662"/>
    <w:rsid w:val="007B482C"/>
    <w:rsid w:val="007C4C8E"/>
    <w:rsid w:val="007D42B6"/>
    <w:rsid w:val="00801F81"/>
    <w:rsid w:val="0081199E"/>
    <w:rsid w:val="00853D1E"/>
    <w:rsid w:val="00862CAA"/>
    <w:rsid w:val="00887493"/>
    <w:rsid w:val="00892642"/>
    <w:rsid w:val="008C240B"/>
    <w:rsid w:val="008C47FE"/>
    <w:rsid w:val="008D01A6"/>
    <w:rsid w:val="008E446B"/>
    <w:rsid w:val="008E7C84"/>
    <w:rsid w:val="00906C2C"/>
    <w:rsid w:val="009204FD"/>
    <w:rsid w:val="009209A5"/>
    <w:rsid w:val="00946BA3"/>
    <w:rsid w:val="009478DD"/>
    <w:rsid w:val="00961237"/>
    <w:rsid w:val="009F081F"/>
    <w:rsid w:val="00A06B45"/>
    <w:rsid w:val="00A12394"/>
    <w:rsid w:val="00A16644"/>
    <w:rsid w:val="00A918BA"/>
    <w:rsid w:val="00AB4405"/>
    <w:rsid w:val="00AB4548"/>
    <w:rsid w:val="00AF012F"/>
    <w:rsid w:val="00B07E4D"/>
    <w:rsid w:val="00B14E6E"/>
    <w:rsid w:val="00B20329"/>
    <w:rsid w:val="00B46A3B"/>
    <w:rsid w:val="00B77B82"/>
    <w:rsid w:val="00B80E91"/>
    <w:rsid w:val="00B840DC"/>
    <w:rsid w:val="00BC33B1"/>
    <w:rsid w:val="00BD33A5"/>
    <w:rsid w:val="00BE3D1A"/>
    <w:rsid w:val="00BF4F0D"/>
    <w:rsid w:val="00C328C4"/>
    <w:rsid w:val="00C44C37"/>
    <w:rsid w:val="00C44EF5"/>
    <w:rsid w:val="00C80393"/>
    <w:rsid w:val="00C813A2"/>
    <w:rsid w:val="00C85F2A"/>
    <w:rsid w:val="00C91743"/>
    <w:rsid w:val="00D00E73"/>
    <w:rsid w:val="00D46E8A"/>
    <w:rsid w:val="00D95338"/>
    <w:rsid w:val="00DA098F"/>
    <w:rsid w:val="00DB278F"/>
    <w:rsid w:val="00DB47DB"/>
    <w:rsid w:val="00DB5855"/>
    <w:rsid w:val="00DC4089"/>
    <w:rsid w:val="00DD041A"/>
    <w:rsid w:val="00DD611F"/>
    <w:rsid w:val="00E10577"/>
    <w:rsid w:val="00E21319"/>
    <w:rsid w:val="00E24AB6"/>
    <w:rsid w:val="00E26869"/>
    <w:rsid w:val="00E5221F"/>
    <w:rsid w:val="00E66EF9"/>
    <w:rsid w:val="00E81919"/>
    <w:rsid w:val="00E84F5A"/>
    <w:rsid w:val="00E85C7F"/>
    <w:rsid w:val="00E86398"/>
    <w:rsid w:val="00E92D69"/>
    <w:rsid w:val="00EB2F09"/>
    <w:rsid w:val="00EB64E5"/>
    <w:rsid w:val="00EB664D"/>
    <w:rsid w:val="00EB76BB"/>
    <w:rsid w:val="00EE4A9E"/>
    <w:rsid w:val="00EF3F4F"/>
    <w:rsid w:val="00EF4860"/>
    <w:rsid w:val="00F019C9"/>
    <w:rsid w:val="00F3548D"/>
    <w:rsid w:val="00F37676"/>
    <w:rsid w:val="00F44FDF"/>
    <w:rsid w:val="00F62ED0"/>
    <w:rsid w:val="00F81021"/>
    <w:rsid w:val="00FB4C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4656FAD"/>
  <w15:chartTrackingRefBased/>
  <w15:docId w15:val="{BF2DB689-CFB2-0E4E-A79B-8A042CE2D0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041B86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14:ligatures w14:val="none"/>
    </w:rPr>
  </w:style>
  <w:style w:type="table" w:customStyle="1" w:styleId="PlainTable11">
    <w:name w:val="Plain Table 11"/>
    <w:basedOn w:val="TableNormal"/>
    <w:uiPriority w:val="41"/>
    <w:rsid w:val="00041B86"/>
    <w:rPr>
      <w:rFonts w:ascii="Arial" w:hAnsi="Arial" w:cs="Arial"/>
      <w:kern w:val="0"/>
      <w:sz w:val="22"/>
      <w:szCs w:val="22"/>
      <w14:ligatures w14:val="none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78</Words>
  <Characters>2157</Characters>
  <Application>Microsoft Office Word</Application>
  <DocSecurity>0</DocSecurity>
  <Lines>17</Lines>
  <Paragraphs>5</Paragraphs>
  <ScaleCrop>false</ScaleCrop>
  <Company/>
  <LinksUpToDate>false</LinksUpToDate>
  <CharactersWithSpaces>25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oyman, Liron</dc:creator>
  <cp:keywords/>
  <dc:description/>
  <cp:lastModifiedBy>Boyman, Liron</cp:lastModifiedBy>
  <cp:revision>1</cp:revision>
  <dcterms:created xsi:type="dcterms:W3CDTF">2023-05-10T16:09:00Z</dcterms:created>
  <dcterms:modified xsi:type="dcterms:W3CDTF">2023-05-10T16:10:00Z</dcterms:modified>
</cp:coreProperties>
</file>